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8505" w:type="dxa"/>
        <w:tblInd w:w="11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5"/>
      </w:tblGrid>
      <w:tr w:rsidR="005C4F85" w:rsidRPr="00060286" w14:paraId="20DF7F3B" w14:textId="77777777" w:rsidTr="00A05929">
        <w:tc>
          <w:tcPr>
            <w:tcW w:w="8505" w:type="dxa"/>
          </w:tcPr>
          <w:p w14:paraId="39F03ACE" w14:textId="77777777" w:rsidR="00A05929" w:rsidRPr="00987171" w:rsidRDefault="00A05929" w:rsidP="00A05929">
            <w:pPr>
              <w:pStyle w:val="MOF2"/>
              <w:rPr>
                <w:lang w:val="en-US"/>
              </w:rPr>
            </w:pPr>
            <w:r>
              <w:rPr>
                <w:lang w:val="en-US"/>
              </w:rPr>
              <w:t>Diffraction Methods for MOF investigations</w:t>
            </w:r>
          </w:p>
          <w:p w14:paraId="08032865" w14:textId="7C3150FA" w:rsidR="00A05929" w:rsidRPr="00A05929" w:rsidRDefault="00A05929" w:rsidP="00A05929">
            <w:pPr>
              <w:pStyle w:val="MOF3"/>
            </w:pPr>
            <w:r w:rsidRPr="00A05929">
              <w:t>Jakub Wojciechowski</w:t>
            </w:r>
          </w:p>
          <w:p w14:paraId="57D2AB24" w14:textId="47FC7359" w:rsidR="00A05929" w:rsidRPr="00A05929" w:rsidRDefault="00A05929" w:rsidP="00E77BE7">
            <w:pPr>
              <w:tabs>
                <w:tab w:val="left" w:pos="3463"/>
              </w:tabs>
              <w:rPr>
                <w:rFonts w:asciiTheme="majorHAnsi" w:hAnsiTheme="majorHAnsi" w:cs="Times New Roman"/>
                <w:b/>
                <w:bCs/>
                <w:color w:val="FF0000"/>
                <w:szCs w:val="20"/>
              </w:rPr>
            </w:pPr>
          </w:p>
          <w:p w14:paraId="3AE1ED0E" w14:textId="77777777" w:rsidR="00A05929" w:rsidRDefault="00A05929" w:rsidP="00E77BE7">
            <w:pPr>
              <w:tabs>
                <w:tab w:val="left" w:pos="3463"/>
              </w:tabs>
              <w:rPr>
                <w:rFonts w:asciiTheme="majorHAnsi" w:hAnsiTheme="majorHAnsi" w:cs="Times New Roman"/>
                <w:b/>
                <w:bCs/>
                <w:color w:val="FF0000"/>
                <w:szCs w:val="20"/>
                <w:lang w:val="en-US"/>
              </w:rPr>
            </w:pPr>
          </w:p>
          <w:p w14:paraId="00569AEC" w14:textId="751147F3" w:rsidR="00CC0451" w:rsidRPr="00060286" w:rsidRDefault="00CC0451" w:rsidP="008824A8">
            <w:pPr>
              <w:jc w:val="both"/>
              <w:rPr>
                <w:lang w:val="en-US"/>
              </w:rPr>
            </w:pPr>
            <w:bookmarkStart w:id="0" w:name="_Hlk72487054"/>
            <w:r w:rsidRPr="00060286">
              <w:rPr>
                <w:lang w:val="en-US"/>
              </w:rPr>
              <w:t>Triazole-based coordination compounds have been extensively investigated since the early 1980s. Several isostructural MOFs of the type [M(ta)</w:t>
            </w:r>
            <w:r w:rsidRPr="00060286">
              <w:rPr>
                <w:vertAlign w:val="subscript"/>
                <w:lang w:val="en-US"/>
              </w:rPr>
              <w:t>2</w:t>
            </w:r>
            <w:r w:rsidRPr="00060286">
              <w:rPr>
                <w:lang w:val="en-US"/>
              </w:rPr>
              <w:t>], composed of octahedral M</w:t>
            </w:r>
            <w:r w:rsidRPr="00060286">
              <w:rPr>
                <w:vertAlign w:val="superscript"/>
                <w:lang w:val="en-US"/>
              </w:rPr>
              <w:t xml:space="preserve">II </w:t>
            </w:r>
            <w:r w:rsidRPr="00060286">
              <w:rPr>
                <w:lang w:val="en-US"/>
              </w:rPr>
              <w:t xml:space="preserve">centers bridged by </w:t>
            </w:r>
            <w:r w:rsidRPr="008824A8">
              <w:t>μ</w:t>
            </w:r>
            <w:r w:rsidRPr="00060286">
              <w:rPr>
                <w:vertAlign w:val="subscript"/>
                <w:lang w:val="en-US"/>
              </w:rPr>
              <w:t>3</w:t>
            </w:r>
            <w:r w:rsidRPr="00060286">
              <w:rPr>
                <w:lang w:val="en-US"/>
              </w:rPr>
              <w:t xml:space="preserve">-bridging 1,2,3-triazolate ligands were synthesized and structurally characterized. These materials crystallize in the cubic crystal system within space group </w:t>
            </w:r>
            <m:oMath>
              <m:r>
                <w:rPr>
                  <w:rFonts w:ascii="Cambria Math" w:hAnsi="Cambria Math"/>
                </w:rPr>
                <m:t>Fd</m:t>
              </m:r>
              <m:acc>
                <m:accPr>
                  <m:chr m:val="̅"/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3</m:t>
                  </m:r>
                </m:e>
              </m:acc>
              <m:r>
                <w:rPr>
                  <w:rFonts w:ascii="Cambria Math" w:hAnsi="Cambria Math"/>
                </w:rPr>
                <m:t>m</m:t>
              </m:r>
            </m:oMath>
            <w:r w:rsidRPr="00060286">
              <w:rPr>
                <w:rFonts w:eastAsiaTheme="minorEastAsia"/>
                <w:iCs/>
                <w:lang w:val="en-US"/>
              </w:rPr>
              <w:t xml:space="preserve"> (no. 227). </w:t>
            </w:r>
            <w:r w:rsidRPr="00060286">
              <w:rPr>
                <w:lang w:val="en-US"/>
              </w:rPr>
              <w:t>In particular, [Cd(ta)</w:t>
            </w:r>
            <w:r w:rsidRPr="00060286">
              <w:rPr>
                <w:vertAlign w:val="subscript"/>
                <w:lang w:val="en-US"/>
              </w:rPr>
              <w:t>2</w:t>
            </w:r>
            <w:r w:rsidRPr="00060286">
              <w:rPr>
                <w:lang w:val="en-US"/>
              </w:rPr>
              <w:t>]·3H</w:t>
            </w:r>
            <w:r w:rsidRPr="00060286">
              <w:rPr>
                <w:vertAlign w:val="subscript"/>
                <w:lang w:val="en-US"/>
              </w:rPr>
              <w:t>2</w:t>
            </w:r>
            <w:r w:rsidRPr="00060286">
              <w:rPr>
                <w:lang w:val="en-US"/>
              </w:rPr>
              <w:t>O,</w:t>
            </w:r>
            <w:r w:rsidR="00052A3D" w:rsidRPr="00060286">
              <w:rPr>
                <w:vertAlign w:val="superscript"/>
                <w:lang w:val="en-US"/>
              </w:rPr>
              <w:t>1</w:t>
            </w:r>
            <w:r w:rsidRPr="00060286">
              <w:rPr>
                <w:lang w:val="en-US"/>
              </w:rPr>
              <w:t xml:space="preserve"> [Mn(ta)</w:t>
            </w:r>
            <w:r w:rsidRPr="00060286">
              <w:rPr>
                <w:vertAlign w:val="subscript"/>
                <w:lang w:val="en-US"/>
              </w:rPr>
              <w:t>2</w:t>
            </w:r>
            <w:r w:rsidRPr="00060286">
              <w:rPr>
                <w:lang w:val="en-US"/>
              </w:rPr>
              <w:t>], [Co(ta)</w:t>
            </w:r>
            <w:r w:rsidRPr="00060286">
              <w:rPr>
                <w:vertAlign w:val="subscript"/>
                <w:lang w:val="en-US"/>
              </w:rPr>
              <w:t>2</w:t>
            </w:r>
            <w:r w:rsidRPr="00060286">
              <w:rPr>
                <w:lang w:val="en-US"/>
              </w:rPr>
              <w:t>], [Zn(ta)</w:t>
            </w:r>
            <w:r w:rsidRPr="00060286">
              <w:rPr>
                <w:vertAlign w:val="subscript"/>
                <w:lang w:val="en-US"/>
              </w:rPr>
              <w:t>2</w:t>
            </w:r>
            <w:r w:rsidRPr="00060286">
              <w:rPr>
                <w:lang w:val="en-US"/>
              </w:rPr>
              <w:t>], [Mg(ta)</w:t>
            </w:r>
            <w:r w:rsidRPr="00060286">
              <w:rPr>
                <w:vertAlign w:val="subscript"/>
                <w:lang w:val="en-US"/>
              </w:rPr>
              <w:t>2</w:t>
            </w:r>
            <w:r w:rsidRPr="00060286">
              <w:rPr>
                <w:lang w:val="en-US"/>
              </w:rPr>
              <w:t>] and [Fe(ta)</w:t>
            </w:r>
            <w:r w:rsidRPr="00060286">
              <w:rPr>
                <w:vertAlign w:val="subscript"/>
                <w:lang w:val="en-US"/>
              </w:rPr>
              <w:t>2</w:t>
            </w:r>
            <w:r w:rsidRPr="00060286">
              <w:rPr>
                <w:lang w:val="en-US"/>
              </w:rPr>
              <w:t>] were investigated.</w:t>
            </w:r>
            <w:r w:rsidR="00052A3D" w:rsidRPr="00060286">
              <w:rPr>
                <w:vertAlign w:val="superscript"/>
                <w:lang w:val="en-US"/>
              </w:rPr>
              <w:t>2</w:t>
            </w:r>
            <w:r w:rsidRPr="00060286">
              <w:rPr>
                <w:lang w:val="en-US"/>
              </w:rPr>
              <w:t xml:space="preserve"> </w:t>
            </w:r>
            <w:r w:rsidR="00E12809">
              <w:rPr>
                <w:lang w:val="en-US"/>
              </w:rPr>
              <w:br/>
            </w:r>
            <w:r w:rsidRPr="00E12809">
              <w:rPr>
                <w:spacing w:val="-4"/>
                <w:lang w:val="en-US"/>
              </w:rPr>
              <w:t>In contrast to isostructural compounds of the [M(ta)</w:t>
            </w:r>
            <w:r w:rsidRPr="00E12809">
              <w:rPr>
                <w:spacing w:val="-4"/>
                <w:vertAlign w:val="subscript"/>
                <w:lang w:val="en-US"/>
              </w:rPr>
              <w:t>2</w:t>
            </w:r>
            <w:r w:rsidRPr="00E12809">
              <w:rPr>
                <w:spacing w:val="-4"/>
                <w:lang w:val="en-US"/>
              </w:rPr>
              <w:t>]-type, [Cu(ta)</w:t>
            </w:r>
            <w:r w:rsidRPr="00E12809">
              <w:rPr>
                <w:spacing w:val="-4"/>
                <w:vertAlign w:val="subscript"/>
                <w:lang w:val="en-US"/>
              </w:rPr>
              <w:t>2</w:t>
            </w:r>
            <w:r w:rsidRPr="00E12809">
              <w:rPr>
                <w:spacing w:val="-4"/>
                <w:lang w:val="en-US"/>
              </w:rPr>
              <w:t>], which contains Jahn-Teller active Cu(II)-ions, crystallizes in the tetragonal crystal system. [Cu(ta)</w:t>
            </w:r>
            <w:r w:rsidRPr="00E12809">
              <w:rPr>
                <w:spacing w:val="-4"/>
                <w:vertAlign w:val="subscript"/>
                <w:lang w:val="en-US"/>
              </w:rPr>
              <w:t>2</w:t>
            </w:r>
            <w:r w:rsidRPr="00E12809">
              <w:rPr>
                <w:spacing w:val="-4"/>
                <w:lang w:val="en-US"/>
              </w:rPr>
              <w:t>] shows a reversible phase transition from the tetragonal to the cubic crystal system within the temperature range of 120-160 °C.</w:t>
            </w:r>
            <w:r w:rsidR="00647AD1" w:rsidRPr="00E12809">
              <w:rPr>
                <w:spacing w:val="-4"/>
                <w:vertAlign w:val="superscript"/>
              </w:rPr>
              <w:t xml:space="preserve"> </w:t>
            </w:r>
            <w:r w:rsidR="00647AD1" w:rsidRPr="00E12809">
              <w:rPr>
                <w:spacing w:val="-4"/>
                <w:vertAlign w:val="superscript"/>
              </w:rPr>
              <w:fldChar w:fldCharType="begin"/>
            </w:r>
            <w:r w:rsidR="00647AD1" w:rsidRPr="00E12809">
              <w:rPr>
                <w:spacing w:val="-4"/>
                <w:vertAlign w:val="superscript"/>
                <w:lang w:val="en-US"/>
              </w:rPr>
              <w:instrText>ADDIN CITAVI.PLACEHOLDER a85456eb-013f-4084-8ee0-f54c8da07822 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</w:instrText>
            </w:r>
            <w:r w:rsidR="00647AD1" w:rsidRPr="00E12809">
              <w:rPr>
                <w:spacing w:val="-4"/>
                <w:vertAlign w:val="superscript"/>
              </w:rPr>
              <w:instrText>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</w:instrText>
            </w:r>
            <w:r w:rsidR="00647AD1" w:rsidRPr="00E12809">
              <w:rPr>
                <w:spacing w:val="-4"/>
                <w:vertAlign w:val="superscript"/>
                <w:lang w:val="en-US"/>
              </w:rPr>
              <w:instrText>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</w:instrText>
            </w:r>
            <w:r w:rsidR="00647AD1" w:rsidRPr="00E12809">
              <w:rPr>
                <w:spacing w:val="-4"/>
                <w:vertAlign w:val="superscript"/>
              </w:rPr>
              <w:fldChar w:fldCharType="separate"/>
            </w:r>
            <w:r w:rsidR="00647AD1" w:rsidRPr="00E12809">
              <w:rPr>
                <w:spacing w:val="-4"/>
                <w:vertAlign w:val="superscript"/>
                <w:lang w:val="en-US"/>
              </w:rPr>
              <w:t>3</w:t>
            </w:r>
            <w:r w:rsidR="00647AD1" w:rsidRPr="00E12809">
              <w:rPr>
                <w:spacing w:val="-4"/>
                <w:vertAlign w:val="superscript"/>
              </w:rPr>
              <w:fldChar w:fldCharType="end"/>
            </w:r>
            <w:r w:rsidRPr="00060286">
              <w:rPr>
                <w:lang w:val="en-US"/>
              </w:rPr>
              <w:t xml:space="preserve"> </w:t>
            </w:r>
          </w:p>
          <w:p w14:paraId="1581FE31" w14:textId="7CEE0FD1" w:rsidR="00CC0451" w:rsidRPr="00060286" w:rsidRDefault="00CC0451" w:rsidP="008824A8">
            <w:pPr>
              <w:jc w:val="both"/>
              <w:rPr>
                <w:vertAlign w:val="superscript"/>
                <w:lang w:val="en-US"/>
              </w:rPr>
            </w:pPr>
            <w:r w:rsidRPr="00060286">
              <w:rPr>
                <w:lang w:val="en-US"/>
              </w:rPr>
              <w:t>Interestingly, [Fe(ta)</w:t>
            </w:r>
            <w:r w:rsidRPr="00060286">
              <w:rPr>
                <w:vertAlign w:val="subscript"/>
                <w:lang w:val="en-US"/>
              </w:rPr>
              <w:t>2</w:t>
            </w:r>
            <w:r w:rsidRPr="00060286">
              <w:rPr>
                <w:lang w:val="en-US"/>
              </w:rPr>
              <w:t xml:space="preserve">] strongly investigated due to its high conductivity, shows wide-hysteresis high temperature spin-crossover. This reversible phase transition occurs without change of the cubic crystal system and </w:t>
            </w:r>
            <m:oMath>
              <m:r>
                <w:rPr>
                  <w:rFonts w:ascii="Cambria Math" w:hAnsi="Cambria Math"/>
                </w:rPr>
                <m:t>Fd</m:t>
              </m:r>
              <m:acc>
                <m:accPr>
                  <m:chr m:val="̅"/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3</m:t>
                  </m:r>
                </m:e>
              </m:acc>
              <m:r>
                <w:rPr>
                  <w:rFonts w:ascii="Cambria Math" w:hAnsi="Cambria Math"/>
                </w:rPr>
                <m:t>m</m:t>
              </m:r>
            </m:oMath>
            <w:r w:rsidRPr="00060286">
              <w:rPr>
                <w:rFonts w:eastAsiaTheme="minorEastAsia"/>
                <w:iCs/>
                <w:lang w:val="en-US"/>
              </w:rPr>
              <w:t xml:space="preserve"> (no. 227) space </w:t>
            </w:r>
            <w:r w:rsidRPr="00060286">
              <w:rPr>
                <w:lang w:val="en-US"/>
              </w:rPr>
              <w:t>group, which is accompanied by a large increase of the unit cell volume of nearly 22%.</w:t>
            </w:r>
            <w:r w:rsidR="004427F1" w:rsidRPr="00060286">
              <w:rPr>
                <w:vertAlign w:val="superscript"/>
                <w:lang w:val="en-US"/>
              </w:rPr>
              <w:t>4</w:t>
            </w:r>
          </w:p>
          <w:p w14:paraId="370168F5" w14:textId="39FB6D02" w:rsidR="00CC0451" w:rsidRPr="008824A8" w:rsidRDefault="00CC0451" w:rsidP="008824A8">
            <w:pPr>
              <w:jc w:val="both"/>
              <w:rPr>
                <w:lang w:val="en-DE"/>
              </w:rPr>
            </w:pPr>
            <w:r w:rsidRPr="00060286">
              <w:rPr>
                <w:lang w:val="en-US"/>
              </w:rPr>
              <w:t xml:space="preserve">In many cases, single crystals of a suitable size are not accessible, or the bulk properties of a sample are of interest. In such cases, powder diffraction will provide interesting results rather than single-crystal experiments. </w:t>
            </w:r>
            <w:r w:rsidRPr="008824A8">
              <w:rPr>
                <w:lang w:val="en-US"/>
              </w:rPr>
              <w:t>S</w:t>
            </w:r>
            <w:r w:rsidRPr="00060286">
              <w:rPr>
                <w:lang w:val="en-US"/>
              </w:rPr>
              <w:t xml:space="preserve">ingle-crystal diffractometers can also be employed for powder diffraction work, plus they only require micrograms of sample. Thermally activated MOFs </w:t>
            </w:r>
            <w:r w:rsidR="00FE4933" w:rsidRPr="00060286">
              <w:rPr>
                <w:lang w:val="en-US"/>
              </w:rPr>
              <w:t>(e.g. CFA-15)</w:t>
            </w:r>
            <w:r w:rsidR="00FE4933" w:rsidRPr="00060286">
              <w:rPr>
                <w:vertAlign w:val="superscript"/>
                <w:lang w:val="en-US"/>
              </w:rPr>
              <w:t>5</w:t>
            </w:r>
            <w:r w:rsidR="00FE4933" w:rsidRPr="00060286">
              <w:rPr>
                <w:lang w:val="en-US"/>
              </w:rPr>
              <w:t xml:space="preserve"> </w:t>
            </w:r>
            <w:r w:rsidRPr="00060286">
              <w:rPr>
                <w:lang w:val="en-US"/>
              </w:rPr>
              <w:t>often loose crystallinity at least partially. These materials represent difficult samples for single crystal and powder diffraction, since amorphous phases is mixed with microcrystalline material. Nonetheless, crystallites have a diffraction volume large enough for structure solution and refinement.</w:t>
            </w:r>
          </w:p>
          <w:p w14:paraId="4C2447F7" w14:textId="5C0D70D6" w:rsidR="00CC0451" w:rsidRPr="00060286" w:rsidRDefault="00E12809" w:rsidP="008824A8">
            <w:pPr>
              <w:jc w:val="both"/>
              <w:rPr>
                <w:lang w:val="en-US"/>
              </w:rPr>
            </w:pPr>
            <w:r w:rsidRPr="00060286">
              <w:rPr>
                <w:rFonts w:asciiTheme="majorHAnsi" w:hAnsiTheme="majorHAnsi" w:cs="Times New Roman"/>
                <w:noProof/>
                <w:szCs w:val="20"/>
              </w:rPr>
              <w:drawing>
                <wp:anchor distT="0" distB="0" distL="114300" distR="114300" simplePos="0" relativeHeight="251686400" behindDoc="0" locked="0" layoutInCell="1" allowOverlap="1" wp14:anchorId="0B3F877B" wp14:editId="185D8AAB">
                  <wp:simplePos x="0" y="0"/>
                  <wp:positionH relativeFrom="column">
                    <wp:posOffset>1638935</wp:posOffset>
                  </wp:positionH>
                  <wp:positionV relativeFrom="paragraph">
                    <wp:posOffset>273050</wp:posOffset>
                  </wp:positionV>
                  <wp:extent cx="1733550" cy="2059940"/>
                  <wp:effectExtent l="8255" t="0" r="8255" b="8255"/>
                  <wp:wrapTopAndBottom/>
                  <wp:docPr id="27" name="Content Placeholder 16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63514B63-49A3-4F5E-8CA2-9B806306313A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Content Placeholder 16">
                            <a:extLst>
                              <a:ext uri="{FF2B5EF4-FFF2-40B4-BE49-F238E27FC236}">
                                <a16:creationId xmlns:a16="http://schemas.microsoft.com/office/drawing/2014/main" id="{63514B63-49A3-4F5E-8CA2-9B806306313A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7"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823" r="35763"/>
                          <a:stretch/>
                        </pic:blipFill>
                        <pic:spPr>
                          <a:xfrm rot="5400000">
                            <a:off x="0" y="0"/>
                            <a:ext cx="1733550" cy="20599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0D7130">
              <w:rPr>
                <w:noProof/>
              </w:rPr>
              <w:drawing>
                <wp:anchor distT="0" distB="0" distL="114300" distR="114300" simplePos="0" relativeHeight="251717120" behindDoc="0" locked="0" layoutInCell="1" allowOverlap="1" wp14:anchorId="76BAD9AE" wp14:editId="32739D12">
                  <wp:simplePos x="0" y="0"/>
                  <wp:positionH relativeFrom="column">
                    <wp:posOffset>3501390</wp:posOffset>
                  </wp:positionH>
                  <wp:positionV relativeFrom="paragraph">
                    <wp:posOffset>359410</wp:posOffset>
                  </wp:positionV>
                  <wp:extent cx="1753235" cy="1859915"/>
                  <wp:effectExtent l="0" t="53340" r="0" b="41275"/>
                  <wp:wrapNone/>
                  <wp:docPr id="2055" name="Picture 7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0ADAAB8B-0276-45DE-AE81-DCB54FCDFEC8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5" name="Picture 7">
                            <a:extLst>
                              <a:ext uri="{FF2B5EF4-FFF2-40B4-BE49-F238E27FC236}">
                                <a16:creationId xmlns:a16="http://schemas.microsoft.com/office/drawing/2014/main" id="{0ADAAB8B-0276-45DE-AE81-DCB54FCDFEC8}"/>
                              </a:ext>
                            </a:extLst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 cstate="print">
                            <a:clrChange>
                              <a:clrFrom>
                                <a:srgbClr val="FFFFFF"/>
                              </a:clrFrom>
                              <a:clrTo>
                                <a:srgbClr val="FFFFFF">
                                  <a:alpha val="0"/>
                                </a:srgbClr>
                              </a:clrTo>
                            </a:clrChange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9">
                                    <a14:imgEffect>
                                      <a14:saturation sat="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528" t="14970"/>
                          <a:stretch/>
                        </pic:blipFill>
                        <pic:spPr bwMode="auto">
                          <a:xfrm rot="3196367">
                            <a:off x="0" y="0"/>
                            <a:ext cx="1753235" cy="18599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>
              <w:rPr>
                <w:noProof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20864" behindDoc="0" locked="0" layoutInCell="1" allowOverlap="1" wp14:anchorId="7D3451A5" wp14:editId="11DB612D">
                      <wp:simplePos x="0" y="0"/>
                      <wp:positionH relativeFrom="column">
                        <wp:posOffset>117475</wp:posOffset>
                      </wp:positionH>
                      <wp:positionV relativeFrom="paragraph">
                        <wp:posOffset>418201</wp:posOffset>
                      </wp:positionV>
                      <wp:extent cx="971550" cy="1814195"/>
                      <wp:effectExtent l="0" t="0" r="0" b="0"/>
                      <wp:wrapTopAndBottom/>
                      <wp:docPr id="9" name="Group 9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71550" cy="1814195"/>
                                <a:chOff x="0" y="0"/>
                                <a:chExt cx="808711" cy="1470660"/>
                              </a:xfrm>
                            </wpg:grpSpPr>
                            <wpg:grpSp>
                              <wpg:cNvPr id="8" name="Group 8"/>
                              <wpg:cNvGrpSpPr/>
                              <wpg:grpSpPr>
                                <a:xfrm>
                                  <a:off x="21946" y="0"/>
                                  <a:ext cx="786765" cy="1470660"/>
                                  <a:chOff x="0" y="0"/>
                                  <a:chExt cx="786765" cy="1470660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28" name="Content Placeholder 10">
                                    <a:extLst>
                                      <a:ext uri="{FF2B5EF4-FFF2-40B4-BE49-F238E27FC236}">
                                        <a16:creationId xmlns:a16="http://schemas.microsoft.com/office/drawing/2014/main" id="{ACFF3FB9-9F58-4853-AC49-AF2B77E297A8}"/>
                                      </a:ext>
                                    </a:extLst>
                                  </pic:cNvPr>
                                  <pic:cNvPicPr>
                                    <a:picLocks noChangeAspect="1"/>
                                  </pic:cNvPicPr>
                                </pic:nvPicPr>
                                <pic:blipFill rotWithShape="1">
                                  <a:blip r:embed="rId10" cstate="print">
                                    <a:extLst>
                                      <a:ext uri="{BEBA8EAE-BF5A-486C-A8C5-ECC9F3942E4B}">
                                        <a14:imgProps xmlns:a14="http://schemas.microsoft.com/office/drawing/2010/main">
                                          <a14:imgLayer r:embed="rId11">
                                            <a14:imgEffect>
                                              <a14:saturation sat="0"/>
                                            </a14:imgEffect>
                                          </a14:imgLayer>
                                        </a14:imgProps>
                                      </a:ex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 l="36847" t="44662" r="39647" b="-3544"/>
                                  <a:stretch/>
                                </pic:blipFill>
                                <pic:spPr>
                                  <a:xfrm>
                                    <a:off x="0" y="0"/>
                                    <a:ext cx="786765" cy="1470660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wps:wsp>
                                <wps:cNvPr id="29" name="Oval 28">
                                  <a:extLst>
                                    <a:ext uri="{FF2B5EF4-FFF2-40B4-BE49-F238E27FC236}">
                                      <a16:creationId xmlns:a16="http://schemas.microsoft.com/office/drawing/2014/main" id="{005AABBB-FCDD-4440-8E8A-5D9435CAAA7A}"/>
                                    </a:ext>
                                  </a:extLst>
                                </wps:cNvPr>
                                <wps:cNvSpPr/>
                                <wps:spPr>
                                  <a:xfrm>
                                    <a:off x="420130" y="84732"/>
                                    <a:ext cx="104775" cy="101138"/>
                                  </a:xfrm>
                                  <a:prstGeom prst="ellipse">
                                    <a:avLst/>
                                  </a:prstGeom>
                                  <a:solidFill>
                                    <a:schemeClr val="accent1">
                                      <a:alpha val="18000"/>
                                    </a:schemeClr>
                                  </a:solidFill>
                                  <a:ln w="9525">
                                    <a:solidFill>
                                      <a:schemeClr val="bg1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bodyPr rtlCol="0" anchor="ctr"/>
                              </wps:wsp>
                              <wps:wsp>
                                <wps:cNvPr id="31" name="Oval 30">
                                  <a:extLst>
                                    <a:ext uri="{FF2B5EF4-FFF2-40B4-BE49-F238E27FC236}">
                                      <a16:creationId xmlns:a16="http://schemas.microsoft.com/office/drawing/2014/main" id="{CE6D0207-3692-48C9-99CB-48D9144C79A2}"/>
                                    </a:ext>
                                  </a:extLst>
                                </wps:cNvPr>
                                <wps:cNvSpPr/>
                                <wps:spPr>
                                  <a:xfrm>
                                    <a:off x="331867" y="236544"/>
                                    <a:ext cx="257513" cy="242888"/>
                                  </a:xfrm>
                                  <a:prstGeom prst="ellipse">
                                    <a:avLst/>
                                  </a:prstGeom>
                                  <a:solidFill>
                                    <a:schemeClr val="accent1">
                                      <a:alpha val="18000"/>
                                    </a:schemeClr>
                                  </a:solidFill>
                                  <a:ln>
                                    <a:solidFill>
                                      <a:schemeClr val="bg1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bodyPr rtlCol="0" anchor="ctr"/>
                              </wps:wsp>
                              <wps:wsp>
                                <wps:cNvPr id="33" name="TextBox 32">
                                  <a:extLst>
                                    <a:ext uri="{FF2B5EF4-FFF2-40B4-BE49-F238E27FC236}">
                                      <a16:creationId xmlns:a16="http://schemas.microsoft.com/office/drawing/2014/main" id="{3CF1AC00-9BB7-4F06-88BF-5BABD57C5E73}"/>
                                    </a:ext>
                                  </a:extLst>
                                </wps:cNvPr>
                                <wps:cNvSpPr txBox="1"/>
                                <wps:spPr>
                                  <a:xfrm>
                                    <a:off x="215361" y="267256"/>
                                    <a:ext cx="490855" cy="32512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</wps:spPr>
                                <wps:txbx>
                                  <w:txbxContent>
                                    <w:p w14:paraId="42652E35" w14:textId="77777777" w:rsidR="00060286" w:rsidRPr="00060286" w:rsidRDefault="00060286" w:rsidP="00060286">
                                      <w:pPr>
                                        <w:jc w:val="center"/>
                                        <w:rPr>
                                          <w:rFonts w:asciiTheme="minorHAnsi" w:hAnsi="Calibri"/>
                                          <w:color w:val="FFFFFF" w:themeColor="background1"/>
                                          <w:kern w:val="24"/>
                                          <w:sz w:val="12"/>
                                          <w:szCs w:val="12"/>
                                          <w:lang w:val="en-GB"/>
                                        </w:rPr>
                                      </w:pPr>
                                      <w:r w:rsidRPr="00060286">
                                        <w:rPr>
                                          <w:rFonts w:asciiTheme="minorHAnsi" w:hAnsi="Calibri"/>
                                          <w:color w:val="FFFFFF" w:themeColor="background1"/>
                                          <w:kern w:val="24"/>
                                          <w:sz w:val="12"/>
                                          <w:szCs w:val="12"/>
                                          <w:lang w:val="en-GB"/>
                                        </w:rPr>
                                        <w:t xml:space="preserve">100 </w:t>
                                      </w:r>
                                      <w:r w:rsidRPr="00060286">
                                        <w:rPr>
                                          <w:rFonts w:asciiTheme="minorHAnsi" w:hAnsi="Calibri"/>
                                          <w:color w:val="FFFFFF" w:themeColor="background1"/>
                                          <w:kern w:val="24"/>
                                          <w:sz w:val="12"/>
                                          <w:szCs w:val="12"/>
                                          <w:lang w:val="el-GR"/>
                                        </w:rPr>
                                        <w:t>μ</w:t>
                                      </w:r>
                                      <w:r w:rsidRPr="00060286">
                                        <w:rPr>
                                          <w:rFonts w:asciiTheme="minorHAnsi" w:hAnsi="Calibri"/>
                                          <w:color w:val="FFFFFF" w:themeColor="background1"/>
                                          <w:kern w:val="24"/>
                                          <w:sz w:val="12"/>
                                          <w:szCs w:val="12"/>
                                          <w:lang w:val="en-GB"/>
                                        </w:rPr>
                                        <w:t>m</w:t>
                                      </w:r>
                                    </w:p>
                                  </w:txbxContent>
                                </wps:txbx>
                                <wps:bodyPr wrap="square">
                                  <a:noAutofit/>
                                </wps:bodyPr>
                              </wps:wsp>
                            </wpg:grpSp>
                            <wps:wsp>
                              <wps:cNvPr id="34" name="TextBox 33">
                                <a:extLst>
                                  <a:ext uri="{FF2B5EF4-FFF2-40B4-BE49-F238E27FC236}">
                                    <a16:creationId xmlns:a16="http://schemas.microsoft.com/office/drawing/2014/main" id="{88E4B6F5-89B4-4A63-A53A-C5E45716E4BE}"/>
                                  </a:ext>
                                </a:extLst>
                              </wps:cNvPr>
                              <wps:cNvSpPr txBox="1"/>
                              <wps:spPr>
                                <a:xfrm>
                                  <a:off x="0" y="14631"/>
                                  <a:ext cx="490220" cy="343535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3EAA7002" w14:textId="77777777" w:rsidR="00060286" w:rsidRPr="00060286" w:rsidRDefault="00060286" w:rsidP="00060286">
                                    <w:pPr>
                                      <w:jc w:val="center"/>
                                      <w:rPr>
                                        <w:rFonts w:asciiTheme="minorHAnsi" w:hAnsi="Calibri"/>
                                        <w:color w:val="FFFFFF" w:themeColor="background1"/>
                                        <w:kern w:val="24"/>
                                        <w:sz w:val="14"/>
                                        <w:szCs w:val="14"/>
                                      </w:rPr>
                                    </w:pPr>
                                    <w:r w:rsidRPr="00060286">
                                      <w:rPr>
                                        <w:rFonts w:asciiTheme="minorHAnsi" w:hAnsi="Calibri"/>
                                        <w:color w:val="FFFFFF" w:themeColor="background1"/>
                                        <w:kern w:val="24"/>
                                        <w:sz w:val="14"/>
                                        <w:szCs w:val="14"/>
                                      </w:rPr>
                                      <w:t>sample</w:t>
                                    </w:r>
                                  </w:p>
                                </w:txbxContent>
                              </wps:txbx>
                              <wps:bodyPr wrap="square"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7D3451A5" id="Group 9" o:spid="_x0000_s1026" style="position:absolute;left:0;text-align:left;margin-left:9.25pt;margin-top:32.95pt;width:76.5pt;height:142.85pt;z-index:251620864;mso-width-relative:margin;mso-height-relative:margin" coordsize="8087,14706" o:gfxdata="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">
                      <v:group id="Group 8" o:spid="_x0000_s1027" style="position:absolute;left:219;width:7868;height:14706" coordsize="7867,1470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">
                        <v:shapetype id="_x0000_t75" coordsize="21600,21600" o:spt="75" o:preferrelative="t" path="m@4@5l@4@11@9@11@9@5xe" filled="f" stroked="f">
                          <v:stroke joinstyle="miter"/>
                          <v:formulas>
                            <v:f eqn="if lineDrawn pixelLineWidth 0"/>
                            <v:f eqn="sum @0 1 0"/>
                            <v:f eqn="sum 0 0 @1"/>
                            <v:f eqn="prod @2 1 2"/>
                            <v:f eqn="prod @3 21600 pixelWidth"/>
                            <v:f eqn="prod @3 21600 pixelHeight"/>
                            <v:f eqn="sum @0 0 1"/>
                            <v:f eqn="prod @6 1 2"/>
                            <v:f eqn="prod @7 21600 pixelWidth"/>
                            <v:f eqn="sum @8 21600 0"/>
                            <v:f eqn="prod @7 21600 pixelHeight"/>
                            <v:f eqn="sum @10 21600 0"/>
                          </v:formulas>
                          <v:path o:extrusionok="f" gradientshapeok="t" o:connecttype="rect"/>
                          <o:lock v:ext="edit" aspectratio="t"/>
                        </v:shapetype>
                        <v:shape id="Content Placeholder 10" o:spid="_x0000_s1028" type="#_x0000_t75" style="position:absolute;width:7867;height:1470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">
                          <v:imagedata r:id="rId12" o:title="" croptop="29270f" cropbottom="-2323f" cropleft="24148f" cropright="25983f"/>
                        </v:shape>
                        <v:oval id="Oval 28" o:spid="_x0000_s1029" style="position:absolute;left:4201;top:847;width:1048;height:101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" fillcolor="#4f81bd [3204]" strokecolor="white [3212]">
                          <v:fill opacity="11822f"/>
                        </v:oval>
                        <v:oval id="Oval 30" o:spid="_x0000_s1030" style="position:absolute;left:3318;top:2365;width:2575;height:242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" fillcolor="#4f81bd [3204]" strokecolor="white [3212]" strokeweight="2pt">
                          <v:fill opacity="11822f"/>
                        </v:oval>
                        <v:shapetype id="_x0000_t202" coordsize="21600,21600" o:spt="202" path="m,l,21600r21600,l21600,xe">
                          <v:stroke joinstyle="miter"/>
                          <v:path gradientshapeok="t" o:connecttype="rect"/>
                        </v:shapetype>
                        <v:shape id="TextBox 32" o:spid="_x0000_s1031" type="#_x0000_t202" style="position:absolute;left:2153;top:2672;width:4909;height:325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" filled="f" stroked="f">
                          <v:textbox>
                            <w:txbxContent>
                              <w:p w14:paraId="42652E35" w14:textId="77777777" w:rsidR="00060286" w:rsidRPr="00060286" w:rsidRDefault="00060286" w:rsidP="00060286">
                                <w:pPr>
                                  <w:jc w:val="center"/>
                                  <w:rPr>
                                    <w:rFonts w:asciiTheme="minorHAnsi" w:hAnsi="Calibri"/>
                                    <w:color w:val="FFFFFF" w:themeColor="background1"/>
                                    <w:kern w:val="24"/>
                                    <w:sz w:val="12"/>
                                    <w:szCs w:val="12"/>
                                    <w:lang w:val="en-GB"/>
                                  </w:rPr>
                                </w:pPr>
                                <w:r w:rsidRPr="00060286">
                                  <w:rPr>
                                    <w:rFonts w:asciiTheme="minorHAnsi" w:hAnsi="Calibri"/>
                                    <w:color w:val="FFFFFF" w:themeColor="background1"/>
                                    <w:kern w:val="24"/>
                                    <w:sz w:val="12"/>
                                    <w:szCs w:val="12"/>
                                    <w:lang w:val="en-GB"/>
                                  </w:rPr>
                                  <w:t xml:space="preserve">100 </w:t>
                                </w:r>
                                <w:r w:rsidRPr="00060286">
                                  <w:rPr>
                                    <w:rFonts w:asciiTheme="minorHAnsi" w:hAnsi="Calibri"/>
                                    <w:color w:val="FFFFFF" w:themeColor="background1"/>
                                    <w:kern w:val="24"/>
                                    <w:sz w:val="12"/>
                                    <w:szCs w:val="12"/>
                                    <w:lang w:val="el-GR"/>
                                  </w:rPr>
                                  <w:t>μ</w:t>
                                </w:r>
                                <w:r w:rsidRPr="00060286">
                                  <w:rPr>
                                    <w:rFonts w:asciiTheme="minorHAnsi" w:hAnsi="Calibri"/>
                                    <w:color w:val="FFFFFF" w:themeColor="background1"/>
                                    <w:kern w:val="24"/>
                                    <w:sz w:val="12"/>
                                    <w:szCs w:val="12"/>
                                    <w:lang w:val="en-GB"/>
                                  </w:rPr>
                                  <w:t>m</w:t>
                                </w:r>
                              </w:p>
                            </w:txbxContent>
                          </v:textbox>
                        </v:shape>
                      </v:group>
                      <v:shape id="TextBox 33" o:spid="_x0000_s1032" type="#_x0000_t202" style="position:absolute;top:146;width:4902;height:343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Do+a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dAaPL/EHyOwXAAD//wMAUEsBAi0AFAAGAAgAAAAhANvh9svuAAAAhQEAABMAAAAAAAAAAAAA&#10;AAAAAAAAAFtDb250ZW50X1R5cGVzXS54bWxQSwECLQAUAAYACAAAACEAWvQsW78AAAAVAQAACwAA&#10;AAAAAAAAAAAAAAAfAQAAX3JlbHMvLnJlbHNQSwECLQAUAAYACAAAACEAaA6PmsMAAADbAAAADwAA&#10;AAAAAAAAAAAAAAAHAgAAZHJzL2Rvd25yZXYueG1sUEsFBgAAAAADAAMAtwAAAPcCAAAAAA==&#10;" filled="f" stroked="f">
                        <v:textbox>
                          <w:txbxContent>
                            <w:p w14:paraId="3EAA7002" w14:textId="77777777" w:rsidR="00060286" w:rsidRPr="00060286" w:rsidRDefault="00060286" w:rsidP="00060286">
                              <w:pPr>
                                <w:jc w:val="center"/>
                                <w:rPr>
                                  <w:rFonts w:asciiTheme="minorHAnsi" w:hAnsi="Calibri"/>
                                  <w:color w:val="FFFFFF" w:themeColor="background1"/>
                                  <w:kern w:val="24"/>
                                  <w:sz w:val="14"/>
                                  <w:szCs w:val="14"/>
                                </w:rPr>
                              </w:pPr>
                              <w:r w:rsidRPr="00060286">
                                <w:rPr>
                                  <w:rFonts w:asciiTheme="minorHAnsi" w:hAnsi="Calibri"/>
                                  <w:color w:val="FFFFFF" w:themeColor="background1"/>
                                  <w:kern w:val="24"/>
                                  <w:sz w:val="14"/>
                                  <w:szCs w:val="14"/>
                                </w:rPr>
                                <w:t>sample</w:t>
                              </w:r>
                            </w:p>
                          </w:txbxContent>
                        </v:textbox>
                      </v:shape>
                      <w10:wrap type="topAndBottom"/>
                    </v:group>
                  </w:pict>
                </mc:Fallback>
              </mc:AlternateContent>
            </w:r>
            <w:r w:rsidR="00960EA2">
              <w:rPr>
                <w:rFonts w:asciiTheme="majorHAnsi" w:hAnsiTheme="majorHAnsi" w:cs="Times New Roman"/>
                <w:noProof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741696" behindDoc="0" locked="0" layoutInCell="1" allowOverlap="1" wp14:anchorId="3F4A2E61" wp14:editId="451D1615">
                      <wp:simplePos x="0" y="0"/>
                      <wp:positionH relativeFrom="column">
                        <wp:posOffset>3282950</wp:posOffset>
                      </wp:positionH>
                      <wp:positionV relativeFrom="paragraph">
                        <wp:posOffset>943610</wp:posOffset>
                      </wp:positionV>
                      <wp:extent cx="306705" cy="344805"/>
                      <wp:effectExtent l="0" t="19050" r="36195" b="36195"/>
                      <wp:wrapNone/>
                      <wp:docPr id="11" name="Arrow: Right 1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06705" cy="344805"/>
                              </a:xfrm>
                              <a:prstGeom prst="rightArrow">
                                <a:avLst/>
                              </a:prstGeom>
                              <a:solidFill>
                                <a:schemeClr val="tx1">
                                  <a:lumMod val="85000"/>
                                  <a:lumOff val="15000"/>
                                </a:schemeClr>
                              </a:solidFill>
                              <a:ln>
                                <a:solidFill>
                                  <a:schemeClr val="bg1">
                                    <a:lumMod val="75000"/>
                                  </a:schemeClr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169955AD" id="_x0000_t13" coordsize="21600,21600" o:spt="13" adj="16200,5400" path="m@0,l@0@1,0@1,0@2@0@2@0,21600,21600,10800xe">
                      <v:stroke joinstyle="miter"/>
                      <v:formulas>
                        <v:f eqn="val #0"/>
                        <v:f eqn="val #1"/>
                        <v:f eqn="sum height 0 #1"/>
                        <v:f eqn="sum 10800 0 #1"/>
                        <v:f eqn="sum width 0 #0"/>
                        <v:f eqn="prod @4 @3 10800"/>
                        <v:f eqn="sum width 0 @5"/>
                      </v:formulas>
                      <v:path o:connecttype="custom" o:connectlocs="@0,0;0,10800;@0,21600;21600,10800" o:connectangles="270,180,90,0" textboxrect="0,@1,@6,@2"/>
                      <v:handles>
                        <v:h position="#0,#1" xrange="0,21600" yrange="0,10800"/>
                      </v:handles>
                    </v:shapetype>
                    <v:shape id="Arrow: Right 11" o:spid="_x0000_s1026" type="#_x0000_t13" style="position:absolute;margin-left:258.5pt;margin-top:74.3pt;width:24.15pt;height:27.15pt;z-index:251741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" adj="10800" fillcolor="#272727 [2749]" strokecolor="#bfbfbf [2412]" strokeweight="2pt"/>
                  </w:pict>
                </mc:Fallback>
              </mc:AlternateContent>
            </w:r>
            <w:r w:rsidR="00960EA2">
              <w:rPr>
                <w:rFonts w:asciiTheme="majorHAnsi" w:hAnsiTheme="majorHAnsi" w:cs="Times New Roman"/>
                <w:noProof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728384" behindDoc="0" locked="0" layoutInCell="1" allowOverlap="1" wp14:anchorId="5150D798" wp14:editId="07E4FE4C">
                      <wp:simplePos x="0" y="0"/>
                      <wp:positionH relativeFrom="column">
                        <wp:posOffset>1111250</wp:posOffset>
                      </wp:positionH>
                      <wp:positionV relativeFrom="paragraph">
                        <wp:posOffset>963535</wp:posOffset>
                      </wp:positionV>
                      <wp:extent cx="306705" cy="334406"/>
                      <wp:effectExtent l="0" t="19050" r="36195" b="46990"/>
                      <wp:wrapNone/>
                      <wp:docPr id="10" name="Arrow: Right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06705" cy="334406"/>
                              </a:xfrm>
                              <a:prstGeom prst="rightArrow">
                                <a:avLst/>
                              </a:prstGeom>
                              <a:solidFill>
                                <a:schemeClr val="tx1">
                                  <a:lumMod val="85000"/>
                                  <a:lumOff val="15000"/>
                                </a:schemeClr>
                              </a:solidFill>
                              <a:ln>
                                <a:solidFill>
                                  <a:schemeClr val="bg1">
                                    <a:lumMod val="75000"/>
                                  </a:schemeClr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8691539" id="Arrow: Right 10" o:spid="_x0000_s1026" type="#_x0000_t13" style="position:absolute;margin-left:87.5pt;margin-top:75.85pt;width:24.15pt;height:26.35pt;z-index:251728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" adj="10800" fillcolor="#272727 [2749]" strokecolor="#bfbfbf [2412]" strokeweight="2pt"/>
                  </w:pict>
                </mc:Fallback>
              </mc:AlternateContent>
            </w:r>
            <w:r w:rsidR="00CC0451" w:rsidRPr="00060286">
              <w:rPr>
                <w:lang w:val="en-US"/>
              </w:rPr>
              <w:t>This presentation will show the results of structural characterizations of MOFs using the X-ray single-crystal and powder diffraction methods.</w:t>
            </w:r>
          </w:p>
          <w:p w14:paraId="4539E2DF" w14:textId="06AB043C" w:rsidR="00CC0451" w:rsidRPr="00CC0451" w:rsidRDefault="00CC0451" w:rsidP="00A01694">
            <w:pPr>
              <w:tabs>
                <w:tab w:val="left" w:pos="3463"/>
              </w:tabs>
              <w:jc w:val="both"/>
              <w:rPr>
                <w:lang w:val="en-US"/>
              </w:rPr>
            </w:pPr>
          </w:p>
          <w:bookmarkEnd w:id="0"/>
          <w:p w14:paraId="42204BE5" w14:textId="12065CE2" w:rsidR="001A2DB8" w:rsidRPr="00E77BE7" w:rsidRDefault="004950FD" w:rsidP="001A2DB8">
            <w:pPr>
              <w:tabs>
                <w:tab w:val="left" w:pos="3463"/>
              </w:tabs>
              <w:jc w:val="center"/>
              <w:rPr>
                <w:rFonts w:asciiTheme="majorHAnsi" w:hAnsiTheme="majorHAnsi" w:cs="Times New Roman"/>
                <w:sz w:val="18"/>
                <w:szCs w:val="18"/>
                <w:lang w:val="en-US"/>
              </w:rPr>
            </w:pPr>
            <w:r w:rsidRPr="00E77BE7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>Fig</w:t>
            </w:r>
            <w:r w:rsidR="00DE11CB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>ure</w:t>
            </w:r>
            <w:r w:rsidRPr="00E77BE7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 xml:space="preserve"> 1. </w:t>
            </w:r>
            <w:r w:rsidR="00B26466" w:rsidRPr="00B26466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 xml:space="preserve">A view </w:t>
            </w:r>
            <w:r w:rsidR="00B26466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>sample mounted on a MiTeGen loop</w:t>
            </w:r>
            <w:r w:rsidR="00B26466" w:rsidRPr="00B26466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 xml:space="preserve">, reconstruction </w:t>
            </w:r>
            <w:r w:rsidR="00B26466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>of</w:t>
            </w:r>
            <w:r w:rsidR="00623F1D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 xml:space="preserve"> diffraction data in</w:t>
            </w:r>
            <w:r w:rsidR="00B26466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 xml:space="preserve"> the reciprocal space</w:t>
            </w:r>
            <w:r w:rsidR="00623F1D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 xml:space="preserve"> as overview of sample quality</w:t>
            </w:r>
            <w:r w:rsidR="00B26466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 xml:space="preserve"> </w:t>
            </w:r>
            <w:r w:rsidR="00F41CFE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>and</w:t>
            </w:r>
            <w:r w:rsidR="00623F1D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 xml:space="preserve"> resulting</w:t>
            </w:r>
            <w:r w:rsidR="00F41CFE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 xml:space="preserve"> crystal structure</w:t>
            </w:r>
            <w:r w:rsidR="00623F1D">
              <w:rPr>
                <w:rFonts w:asciiTheme="majorHAnsi" w:hAnsiTheme="majorHAnsi" w:cs="Times New Roman"/>
                <w:sz w:val="18"/>
                <w:szCs w:val="18"/>
                <w:lang w:val="en-US"/>
              </w:rPr>
              <w:t xml:space="preserve"> solution. </w:t>
            </w:r>
          </w:p>
          <w:p w14:paraId="77AA45B0" w14:textId="77777777" w:rsidR="00B32CBE" w:rsidRDefault="00B32CBE" w:rsidP="00FE4933">
            <w:pPr>
              <w:rPr>
                <w:rFonts w:asciiTheme="majorHAnsi" w:hAnsiTheme="majorHAnsi" w:cs="Times New Roman"/>
                <w:szCs w:val="20"/>
                <w:lang w:val="en-US"/>
              </w:rPr>
            </w:pPr>
          </w:p>
          <w:p w14:paraId="1CF75C7C" w14:textId="5A39D4EC" w:rsidR="008271F8" w:rsidRPr="00060286" w:rsidRDefault="005C4F85" w:rsidP="00FE4933">
            <w:pPr>
              <w:rPr>
                <w:rStyle w:val="Hyperlink"/>
                <w:color w:val="auto"/>
                <w:u w:val="none"/>
                <w:lang w:val="en-US"/>
              </w:rPr>
            </w:pPr>
            <w:r w:rsidRPr="00FE4933">
              <w:rPr>
                <w:rFonts w:asciiTheme="majorHAnsi" w:hAnsiTheme="majorHAnsi" w:cs="Times New Roman"/>
                <w:szCs w:val="20"/>
                <w:lang w:val="en-US"/>
              </w:rPr>
              <w:t>[</w:t>
            </w:r>
            <w:r w:rsidR="008271F8" w:rsidRPr="00FE4933">
              <w:rPr>
                <w:rFonts w:asciiTheme="majorHAnsi" w:hAnsiTheme="majorHAnsi" w:cs="Times New Roman"/>
                <w:szCs w:val="20"/>
                <w:lang w:val="en-US"/>
              </w:rPr>
              <w:t>1</w:t>
            </w:r>
            <w:r w:rsidRPr="00FE4933">
              <w:rPr>
                <w:rFonts w:asciiTheme="majorHAnsi" w:hAnsiTheme="majorHAnsi" w:cs="Times New Roman"/>
                <w:szCs w:val="20"/>
                <w:lang w:val="en-US"/>
              </w:rPr>
              <w:t xml:space="preserve">] </w:t>
            </w:r>
            <w:bookmarkStart w:id="1" w:name="_CTVL001204399a5d4a6466ba531d85d1a6cabe8"/>
            <w:r w:rsidR="008271F8" w:rsidRPr="00060286">
              <w:rPr>
                <w:rStyle w:val="Hyperlink"/>
                <w:color w:val="auto"/>
                <w:u w:val="none"/>
                <w:lang w:val="en-US"/>
              </w:rPr>
              <w:t xml:space="preserve">X.-H. Zhou et al., </w:t>
            </w:r>
            <w:bookmarkEnd w:id="1"/>
            <w:r w:rsidR="008271F8" w:rsidRPr="00060286">
              <w:rPr>
                <w:rStyle w:val="Hyperlink"/>
                <w:color w:val="auto"/>
                <w:u w:val="none"/>
                <w:lang w:val="en-US"/>
              </w:rPr>
              <w:t>CrystEngComm 11 (2009), 1964</w:t>
            </w:r>
          </w:p>
          <w:p w14:paraId="0111C985" w14:textId="6725E40C" w:rsidR="004427F1" w:rsidRPr="00647AD1" w:rsidRDefault="004427F1" w:rsidP="00FE4933">
            <w:pPr>
              <w:rPr>
                <w:rStyle w:val="Hyperlink"/>
                <w:color w:val="auto"/>
                <w:u w:val="none"/>
                <w:lang w:val="en-US"/>
              </w:rPr>
            </w:pPr>
            <w:r w:rsidRPr="00647AD1">
              <w:rPr>
                <w:rFonts w:asciiTheme="majorHAnsi" w:hAnsiTheme="majorHAnsi" w:cs="Times New Roman"/>
                <w:szCs w:val="20"/>
                <w:lang w:val="en-US"/>
              </w:rPr>
              <w:t>[</w:t>
            </w:r>
            <w:r w:rsidRPr="00647AD1">
              <w:rPr>
                <w:rFonts w:asciiTheme="majorHAnsi" w:hAnsiTheme="majorHAnsi"/>
                <w:szCs w:val="20"/>
                <w:lang w:val="en-US"/>
              </w:rPr>
              <w:t>2</w:t>
            </w:r>
            <w:r w:rsidRPr="00647AD1">
              <w:rPr>
                <w:rFonts w:asciiTheme="majorHAnsi" w:hAnsiTheme="majorHAnsi" w:cs="Times New Roman"/>
                <w:szCs w:val="20"/>
                <w:lang w:val="en-US"/>
              </w:rPr>
              <w:t>]</w:t>
            </w:r>
            <w:bookmarkStart w:id="2" w:name="_CTVL0017dabdf4cdf5f485d9815dc616cb8671e"/>
            <w:r w:rsidRPr="00647AD1">
              <w:rPr>
                <w:rStyle w:val="issue-itempage-range"/>
                <w:lang w:val="en-US"/>
              </w:rPr>
              <w:t xml:space="preserve"> F. </w:t>
            </w:r>
            <w:r w:rsidRPr="00647AD1">
              <w:rPr>
                <w:rStyle w:val="Hyperlink"/>
                <w:color w:val="auto"/>
                <w:u w:val="none"/>
                <w:lang w:val="en-US"/>
              </w:rPr>
              <w:t xml:space="preserve">Gándara et al., </w:t>
            </w:r>
            <w:bookmarkEnd w:id="2"/>
            <w:r w:rsidRPr="00647AD1">
              <w:rPr>
                <w:rStyle w:val="Hyperlink"/>
                <w:color w:val="auto"/>
                <w:u w:val="none"/>
                <w:lang w:val="en-US"/>
              </w:rPr>
              <w:t xml:space="preserve">Chem. Eur. J. </w:t>
            </w:r>
            <w:r w:rsidR="00EC0A8F" w:rsidRPr="00647AD1">
              <w:rPr>
                <w:rStyle w:val="Hyperlink"/>
                <w:color w:val="auto"/>
                <w:u w:val="none"/>
                <w:lang w:val="en-US"/>
              </w:rPr>
              <w:t>18 (</w:t>
            </w:r>
            <w:r w:rsidRPr="00647AD1">
              <w:rPr>
                <w:rStyle w:val="Hyperlink"/>
                <w:color w:val="auto"/>
                <w:u w:val="none"/>
                <w:lang w:val="en-US"/>
              </w:rPr>
              <w:t>2012</w:t>
            </w:r>
            <w:r w:rsidR="00EC0A8F" w:rsidRPr="00647AD1">
              <w:rPr>
                <w:rStyle w:val="Hyperlink"/>
                <w:color w:val="auto"/>
                <w:u w:val="none"/>
                <w:lang w:val="en-US"/>
              </w:rPr>
              <w:t>)</w:t>
            </w:r>
            <w:r w:rsidRPr="00647AD1">
              <w:rPr>
                <w:rStyle w:val="Hyperlink"/>
                <w:color w:val="auto"/>
                <w:u w:val="none"/>
                <w:lang w:val="en-US"/>
              </w:rPr>
              <w:t>, 10595</w:t>
            </w:r>
          </w:p>
          <w:p w14:paraId="03089CE0" w14:textId="3402BA0E" w:rsidR="004427F1" w:rsidRPr="00060286" w:rsidRDefault="004427F1" w:rsidP="00FE4933">
            <w:pPr>
              <w:rPr>
                <w:rStyle w:val="Hyperlink"/>
                <w:color w:val="auto"/>
                <w:u w:val="none"/>
                <w:lang w:val="en-US"/>
              </w:rPr>
            </w:pPr>
            <w:r w:rsidRPr="00A05929">
              <w:rPr>
                <w:rFonts w:asciiTheme="majorHAnsi" w:hAnsiTheme="majorHAnsi" w:cs="Times New Roman"/>
                <w:szCs w:val="20"/>
                <w:lang w:val="fr-FR"/>
              </w:rPr>
              <w:t>[3]</w:t>
            </w:r>
            <w:r w:rsidRPr="00A05929">
              <w:rPr>
                <w:rStyle w:val="issue-itempage-range"/>
                <w:lang w:val="fr-FR"/>
              </w:rPr>
              <w:t xml:space="preserve"> </w:t>
            </w:r>
            <w:bookmarkStart w:id="3" w:name="_CTVL00140602e0b094347b8afc4e3367e3ee41e"/>
            <w:r w:rsidRPr="00A05929">
              <w:rPr>
                <w:rStyle w:val="issue-itempage-range"/>
                <w:lang w:val="fr-FR"/>
              </w:rPr>
              <w:t xml:space="preserve">M. </w:t>
            </w:r>
            <w:r w:rsidRPr="00A05929">
              <w:rPr>
                <w:rStyle w:val="Hyperlink"/>
                <w:color w:val="auto"/>
                <w:u w:val="none"/>
                <w:lang w:val="fr-FR"/>
              </w:rPr>
              <w:t xml:space="preserve">Grzywa et al., </w:t>
            </w:r>
            <w:bookmarkEnd w:id="3"/>
            <w:r w:rsidRPr="00A05929">
              <w:rPr>
                <w:rStyle w:val="Hyperlink"/>
                <w:color w:val="auto"/>
                <w:u w:val="none"/>
                <w:lang w:val="fr-FR"/>
              </w:rPr>
              <w:t xml:space="preserve">Dalton Trans. </w:t>
            </w:r>
            <w:r w:rsidR="00EC0A8F" w:rsidRPr="00060286">
              <w:rPr>
                <w:rStyle w:val="Hyperlink"/>
                <w:color w:val="auto"/>
                <w:u w:val="none"/>
                <w:lang w:val="en-US"/>
              </w:rPr>
              <w:t>41 (</w:t>
            </w:r>
            <w:r w:rsidRPr="00060286">
              <w:rPr>
                <w:rStyle w:val="Hyperlink"/>
                <w:color w:val="auto"/>
                <w:u w:val="none"/>
                <w:lang w:val="en-US"/>
              </w:rPr>
              <w:t>2012</w:t>
            </w:r>
            <w:r w:rsidR="00EC0A8F" w:rsidRPr="00060286">
              <w:rPr>
                <w:rStyle w:val="Hyperlink"/>
                <w:color w:val="auto"/>
                <w:u w:val="none"/>
                <w:lang w:val="en-US"/>
              </w:rPr>
              <w:t>)</w:t>
            </w:r>
            <w:r w:rsidRPr="00060286">
              <w:rPr>
                <w:rStyle w:val="Hyperlink"/>
                <w:color w:val="auto"/>
                <w:u w:val="none"/>
                <w:lang w:val="en-US"/>
              </w:rPr>
              <w:t>, 4239</w:t>
            </w:r>
          </w:p>
          <w:p w14:paraId="26FB4171" w14:textId="3779D02F" w:rsidR="004427F1" w:rsidRPr="00060286" w:rsidRDefault="004427F1" w:rsidP="00FE4933">
            <w:pPr>
              <w:rPr>
                <w:lang w:val="en-US"/>
              </w:rPr>
            </w:pPr>
            <w:r w:rsidRPr="00FE4933">
              <w:rPr>
                <w:rFonts w:asciiTheme="majorHAnsi" w:hAnsiTheme="majorHAnsi" w:cs="Times New Roman"/>
                <w:szCs w:val="20"/>
                <w:lang w:val="en-US"/>
              </w:rPr>
              <w:t>[</w:t>
            </w:r>
            <w:r w:rsidRPr="00060286">
              <w:rPr>
                <w:lang w:val="en-US"/>
              </w:rPr>
              <w:t xml:space="preserve">4] M. Grzywa et al., </w:t>
            </w:r>
            <w:r w:rsidR="00FE4933" w:rsidRPr="00060286">
              <w:rPr>
                <w:lang w:val="en-US"/>
              </w:rPr>
              <w:t>Inorganic Chemistry</w:t>
            </w:r>
            <w:r w:rsidR="00EC0A8F" w:rsidRPr="00060286">
              <w:rPr>
                <w:lang w:val="en-US"/>
              </w:rPr>
              <w:t xml:space="preserve"> 59, 15</w:t>
            </w:r>
            <w:r w:rsidR="00FE4933" w:rsidRPr="00060286">
              <w:rPr>
                <w:lang w:val="en-US"/>
              </w:rPr>
              <w:t> </w:t>
            </w:r>
            <w:r w:rsidR="00EC0A8F" w:rsidRPr="00060286">
              <w:rPr>
                <w:lang w:val="en-US"/>
              </w:rPr>
              <w:t>(</w:t>
            </w:r>
            <w:r w:rsidR="00FE4933" w:rsidRPr="00060286">
              <w:rPr>
                <w:lang w:val="en-US"/>
              </w:rPr>
              <w:t>2020</w:t>
            </w:r>
            <w:r w:rsidR="00EC0A8F" w:rsidRPr="00060286">
              <w:rPr>
                <w:lang w:val="en-US"/>
              </w:rPr>
              <w:t>)</w:t>
            </w:r>
            <w:r w:rsidR="00FE4933" w:rsidRPr="00060286">
              <w:rPr>
                <w:lang w:val="en-US"/>
              </w:rPr>
              <w:t>, 10501</w:t>
            </w:r>
          </w:p>
          <w:p w14:paraId="32D1420B" w14:textId="4EC49173" w:rsidR="005C4F85" w:rsidRPr="00647AD1" w:rsidRDefault="004427F1" w:rsidP="00FE4933">
            <w:pPr>
              <w:rPr>
                <w:lang w:val="de-DE"/>
              </w:rPr>
            </w:pPr>
            <w:r w:rsidRPr="00FE4933">
              <w:rPr>
                <w:rFonts w:asciiTheme="majorHAnsi" w:hAnsiTheme="majorHAnsi" w:cs="Times New Roman"/>
                <w:szCs w:val="20"/>
                <w:lang w:val="de-DE"/>
              </w:rPr>
              <w:t>[</w:t>
            </w:r>
            <w:r w:rsidRPr="00647AD1">
              <w:rPr>
                <w:lang w:val="de-DE"/>
              </w:rPr>
              <w:t xml:space="preserve">5] </w:t>
            </w:r>
            <w:r w:rsidR="00FE4933" w:rsidRPr="00647AD1">
              <w:rPr>
                <w:lang w:val="de-DE"/>
              </w:rPr>
              <w:t xml:space="preserve">J. Fritzsche et al., </w:t>
            </w:r>
            <w:r w:rsidR="00EC0A8F" w:rsidRPr="00647AD1">
              <w:rPr>
                <w:lang w:val="de-DE"/>
              </w:rPr>
              <w:t>Dalton Trans., 48 (2019) 15236</w:t>
            </w:r>
          </w:p>
        </w:tc>
      </w:tr>
    </w:tbl>
    <w:p w14:paraId="3920CF1A" w14:textId="09780850" w:rsidR="002540CB" w:rsidRPr="00EC0A8F" w:rsidRDefault="002540CB" w:rsidP="00FE3B7A">
      <w:pPr>
        <w:rPr>
          <w:rFonts w:ascii="Times New Roman" w:hAnsi="Times New Roman" w:cs="Times New Roman"/>
          <w:lang w:val="de-DE"/>
        </w:rPr>
      </w:pPr>
    </w:p>
    <w:sectPr w:rsidR="002540CB" w:rsidRPr="00EC0A8F" w:rsidSect="00AD19F6">
      <w:pgSz w:w="10319" w:h="14572" w:code="13"/>
      <w:pgMar w:top="1021" w:right="1021" w:bottom="1021" w:left="73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784923" w14:textId="77777777" w:rsidR="004B20E4" w:rsidRDefault="004B20E4" w:rsidP="005F5B7B">
      <w:pPr>
        <w:spacing w:after="0" w:line="240" w:lineRule="auto"/>
      </w:pPr>
      <w:r>
        <w:separator/>
      </w:r>
    </w:p>
  </w:endnote>
  <w:endnote w:type="continuationSeparator" w:id="0">
    <w:p w14:paraId="03FE39F2" w14:textId="77777777" w:rsidR="004B20E4" w:rsidRDefault="004B20E4" w:rsidP="005F5B7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no Pro">
    <w:altName w:val="Constantia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B13FA3" w14:textId="77777777" w:rsidR="004B20E4" w:rsidRDefault="004B20E4" w:rsidP="005F5B7B">
      <w:pPr>
        <w:spacing w:after="0" w:line="240" w:lineRule="auto"/>
      </w:pPr>
      <w:r>
        <w:separator/>
      </w:r>
    </w:p>
  </w:footnote>
  <w:footnote w:type="continuationSeparator" w:id="0">
    <w:p w14:paraId="01FB1A54" w14:textId="77777777" w:rsidR="004B20E4" w:rsidRDefault="004B20E4" w:rsidP="005F5B7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213"/>
  <w:styleLockTheme/>
  <w:styleLockQFSet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MwMzYzsDQzNzQyMTZU0lEKTi0uzszPAykwrAUA5gTA5ywAAAA="/>
  </w:docVars>
  <w:rsids>
    <w:rsidRoot w:val="00AD1CD5"/>
    <w:rsid w:val="000203D3"/>
    <w:rsid w:val="00031307"/>
    <w:rsid w:val="00052A3D"/>
    <w:rsid w:val="00060286"/>
    <w:rsid w:val="00085AA1"/>
    <w:rsid w:val="00097F8B"/>
    <w:rsid w:val="000A0D1D"/>
    <w:rsid w:val="000A3513"/>
    <w:rsid w:val="000D7130"/>
    <w:rsid w:val="000E1B6B"/>
    <w:rsid w:val="001041C2"/>
    <w:rsid w:val="00123C5C"/>
    <w:rsid w:val="001333CB"/>
    <w:rsid w:val="00136708"/>
    <w:rsid w:val="00140629"/>
    <w:rsid w:val="001A2DB8"/>
    <w:rsid w:val="001C6070"/>
    <w:rsid w:val="001C641C"/>
    <w:rsid w:val="0023109E"/>
    <w:rsid w:val="00241EC4"/>
    <w:rsid w:val="002540CB"/>
    <w:rsid w:val="00264108"/>
    <w:rsid w:val="002D0405"/>
    <w:rsid w:val="002E6702"/>
    <w:rsid w:val="00304AB8"/>
    <w:rsid w:val="00326D9A"/>
    <w:rsid w:val="00344975"/>
    <w:rsid w:val="0035187A"/>
    <w:rsid w:val="003878C2"/>
    <w:rsid w:val="003B7456"/>
    <w:rsid w:val="003E5D2F"/>
    <w:rsid w:val="003F63A2"/>
    <w:rsid w:val="00402748"/>
    <w:rsid w:val="0041574E"/>
    <w:rsid w:val="004427F1"/>
    <w:rsid w:val="0045579A"/>
    <w:rsid w:val="004624E1"/>
    <w:rsid w:val="004950FD"/>
    <w:rsid w:val="004A2BC3"/>
    <w:rsid w:val="004B20E4"/>
    <w:rsid w:val="004C65A3"/>
    <w:rsid w:val="004D60F1"/>
    <w:rsid w:val="004D67B4"/>
    <w:rsid w:val="0051588B"/>
    <w:rsid w:val="0053094B"/>
    <w:rsid w:val="0053116E"/>
    <w:rsid w:val="00547997"/>
    <w:rsid w:val="00576440"/>
    <w:rsid w:val="0058050F"/>
    <w:rsid w:val="0058319F"/>
    <w:rsid w:val="0058422D"/>
    <w:rsid w:val="005C4F85"/>
    <w:rsid w:val="005F5B7B"/>
    <w:rsid w:val="00623F1D"/>
    <w:rsid w:val="006265B8"/>
    <w:rsid w:val="00647AD1"/>
    <w:rsid w:val="00654F5B"/>
    <w:rsid w:val="00681A2D"/>
    <w:rsid w:val="0069765B"/>
    <w:rsid w:val="006D1B12"/>
    <w:rsid w:val="006D554F"/>
    <w:rsid w:val="006E12E3"/>
    <w:rsid w:val="00753779"/>
    <w:rsid w:val="00775304"/>
    <w:rsid w:val="007C065F"/>
    <w:rsid w:val="007C137B"/>
    <w:rsid w:val="007C359B"/>
    <w:rsid w:val="007F1CCB"/>
    <w:rsid w:val="00803D22"/>
    <w:rsid w:val="0080477B"/>
    <w:rsid w:val="00813195"/>
    <w:rsid w:val="00822D73"/>
    <w:rsid w:val="00824E05"/>
    <w:rsid w:val="008271F8"/>
    <w:rsid w:val="00847D78"/>
    <w:rsid w:val="0085555E"/>
    <w:rsid w:val="008824A8"/>
    <w:rsid w:val="008C6797"/>
    <w:rsid w:val="008D6AC6"/>
    <w:rsid w:val="008F3B09"/>
    <w:rsid w:val="0091168F"/>
    <w:rsid w:val="00926E3C"/>
    <w:rsid w:val="009346E8"/>
    <w:rsid w:val="00960EA2"/>
    <w:rsid w:val="00987171"/>
    <w:rsid w:val="009C000A"/>
    <w:rsid w:val="00A01694"/>
    <w:rsid w:val="00A05929"/>
    <w:rsid w:val="00A25068"/>
    <w:rsid w:val="00A63C55"/>
    <w:rsid w:val="00A66CAC"/>
    <w:rsid w:val="00A71F6C"/>
    <w:rsid w:val="00A92C0C"/>
    <w:rsid w:val="00A97C4D"/>
    <w:rsid w:val="00AA63BA"/>
    <w:rsid w:val="00AD19F6"/>
    <w:rsid w:val="00AD1CD5"/>
    <w:rsid w:val="00AE3D3A"/>
    <w:rsid w:val="00AF6244"/>
    <w:rsid w:val="00B2497B"/>
    <w:rsid w:val="00B26466"/>
    <w:rsid w:val="00B32CBE"/>
    <w:rsid w:val="00B41F87"/>
    <w:rsid w:val="00B472F5"/>
    <w:rsid w:val="00B566AE"/>
    <w:rsid w:val="00B74168"/>
    <w:rsid w:val="00B76999"/>
    <w:rsid w:val="00B76D0D"/>
    <w:rsid w:val="00B97066"/>
    <w:rsid w:val="00C27A56"/>
    <w:rsid w:val="00C35AFE"/>
    <w:rsid w:val="00C66CA3"/>
    <w:rsid w:val="00C7353B"/>
    <w:rsid w:val="00C95BB9"/>
    <w:rsid w:val="00CA1818"/>
    <w:rsid w:val="00CA1E59"/>
    <w:rsid w:val="00CA618A"/>
    <w:rsid w:val="00CB11D0"/>
    <w:rsid w:val="00CC0451"/>
    <w:rsid w:val="00CC7CF5"/>
    <w:rsid w:val="00CD1996"/>
    <w:rsid w:val="00CE2709"/>
    <w:rsid w:val="00D27918"/>
    <w:rsid w:val="00D574BD"/>
    <w:rsid w:val="00D76FB7"/>
    <w:rsid w:val="00DD1B6E"/>
    <w:rsid w:val="00DE0506"/>
    <w:rsid w:val="00DE11CB"/>
    <w:rsid w:val="00E02ED8"/>
    <w:rsid w:val="00E12809"/>
    <w:rsid w:val="00E42C2C"/>
    <w:rsid w:val="00E6065F"/>
    <w:rsid w:val="00E77BE7"/>
    <w:rsid w:val="00EA4365"/>
    <w:rsid w:val="00EC0A8F"/>
    <w:rsid w:val="00EC66F2"/>
    <w:rsid w:val="00EE4AED"/>
    <w:rsid w:val="00F075F9"/>
    <w:rsid w:val="00F10670"/>
    <w:rsid w:val="00F41CFE"/>
    <w:rsid w:val="00F4794A"/>
    <w:rsid w:val="00F66D79"/>
    <w:rsid w:val="00F712C8"/>
    <w:rsid w:val="00F75122"/>
    <w:rsid w:val="00F850E7"/>
    <w:rsid w:val="00F91221"/>
    <w:rsid w:val="00FC10DB"/>
    <w:rsid w:val="00FC27D4"/>
    <w:rsid w:val="00FC284B"/>
    <w:rsid w:val="00FD491B"/>
    <w:rsid w:val="00FE3B7A"/>
    <w:rsid w:val="00FE49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3B39C50"/>
  <w15:docId w15:val="{A33F3BA0-E660-4EEB-AF69-BCCE0866FA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locked="1" w:uiPriority="9" w:qFormat="1"/>
    <w:lsdException w:name="heading 2" w:locked="1" w:semiHidden="1" w:uiPriority="9" w:unhideWhenUsed="1" w:qFormat="1"/>
    <w:lsdException w:name="heading 3" w:locked="1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locked="1" w:semiHidden="1" w:unhideWhenUsed="1"/>
    <w:lsdException w:name="footer" w:locked="1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59"/>
    <w:lsdException w:name="Table Theme" w:semiHidden="1" w:unhideWhenUsed="1"/>
    <w:lsdException w:name="Placeholder Text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locked="1" w:uiPriority="29" w:qFormat="1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 w:qFormat="1"/>
    <w:lsdException w:name="Intense Emphasis" w:locked="1" w:uiPriority="21" w:qFormat="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MOF 4"/>
    <w:qFormat/>
    <w:rsid w:val="00EA4365"/>
    <w:rPr>
      <w:rFonts w:ascii="Cambria" w:hAnsi="Cambria"/>
      <w:sz w:val="20"/>
    </w:rPr>
  </w:style>
  <w:style w:type="paragraph" w:styleId="Heading1">
    <w:name w:val="heading 1"/>
    <w:basedOn w:val="Normal"/>
    <w:next w:val="Normal"/>
    <w:link w:val="Heading1Char"/>
    <w:uiPriority w:val="9"/>
    <w:qFormat/>
    <w:locked/>
    <w:rsid w:val="005C4F8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locked/>
    <w:rsid w:val="005C4F85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locked/>
    <w:rsid w:val="00822D7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locked/>
    <w:rsid w:val="00B2497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5C4F8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5C4F8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822D73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er">
    <w:name w:val="header"/>
    <w:basedOn w:val="Normal"/>
    <w:link w:val="HeaderChar"/>
    <w:uiPriority w:val="99"/>
    <w:unhideWhenUsed/>
    <w:locked/>
    <w:rsid w:val="005F5B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F5B7B"/>
  </w:style>
  <w:style w:type="paragraph" w:styleId="Footer">
    <w:name w:val="footer"/>
    <w:basedOn w:val="Normal"/>
    <w:link w:val="FooterChar"/>
    <w:uiPriority w:val="99"/>
    <w:unhideWhenUsed/>
    <w:locked/>
    <w:rsid w:val="005F5B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F5B7B"/>
  </w:style>
  <w:style w:type="paragraph" w:styleId="ListParagraph">
    <w:name w:val="List Paragraph"/>
    <w:basedOn w:val="Normal"/>
    <w:uiPriority w:val="34"/>
    <w:qFormat/>
    <w:locked/>
    <w:rsid w:val="005F5B7B"/>
    <w:pPr>
      <w:ind w:left="720"/>
      <w:contextualSpacing/>
    </w:pPr>
  </w:style>
  <w:style w:type="paragraph" w:customStyle="1" w:styleId="MOF1">
    <w:name w:val="MOF 1"/>
    <w:basedOn w:val="Normal"/>
    <w:qFormat/>
    <w:rsid w:val="00C27A56"/>
    <w:pPr>
      <w:spacing w:after="0" w:line="240" w:lineRule="auto"/>
      <w:jc w:val="center"/>
    </w:pPr>
    <w:rPr>
      <w:rFonts w:asciiTheme="minorHAnsi" w:hAnsiTheme="minorHAnsi"/>
      <w:b/>
      <w:sz w:val="32"/>
    </w:rPr>
  </w:style>
  <w:style w:type="paragraph" w:customStyle="1" w:styleId="MOF2">
    <w:name w:val="MOF 2"/>
    <w:basedOn w:val="Normal"/>
    <w:qFormat/>
    <w:rsid w:val="004D67B4"/>
    <w:pPr>
      <w:spacing w:after="0" w:line="240" w:lineRule="auto"/>
    </w:pPr>
    <w:rPr>
      <w:rFonts w:asciiTheme="majorHAnsi" w:hAnsiTheme="majorHAnsi"/>
      <w:b/>
      <w:sz w:val="24"/>
    </w:rPr>
  </w:style>
  <w:style w:type="paragraph" w:customStyle="1" w:styleId="MOF3">
    <w:name w:val="MOF 3"/>
    <w:basedOn w:val="Normal"/>
    <w:qFormat/>
    <w:rsid w:val="00C27A56"/>
    <w:pPr>
      <w:spacing w:after="0" w:line="240" w:lineRule="auto"/>
    </w:pPr>
    <w:rPr>
      <w:rFonts w:asciiTheme="majorHAnsi" w:hAnsiTheme="majorHAnsi"/>
      <w:sz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791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7918"/>
    <w:rPr>
      <w:rFonts w:ascii="Tahoma" w:hAnsi="Tahoma" w:cs="Tahoma"/>
      <w:sz w:val="16"/>
      <w:szCs w:val="16"/>
    </w:rPr>
  </w:style>
  <w:style w:type="paragraph" w:customStyle="1" w:styleId="TAMainText">
    <w:name w:val="TA_Main_Text"/>
    <w:basedOn w:val="Normal"/>
    <w:link w:val="TAMainTextZchn"/>
    <w:autoRedefine/>
    <w:rsid w:val="00CC0451"/>
    <w:pPr>
      <w:spacing w:after="60" w:line="240" w:lineRule="auto"/>
      <w:jc w:val="both"/>
    </w:pPr>
    <w:rPr>
      <w:rFonts w:asciiTheme="minorHAnsi" w:eastAsia="Times New Roman" w:hAnsiTheme="minorHAnsi" w:cstheme="minorHAnsi"/>
      <w:color w:val="000000" w:themeColor="text1"/>
      <w:kern w:val="21"/>
      <w:sz w:val="24"/>
      <w:szCs w:val="24"/>
      <w:lang w:val="en-US"/>
    </w:rPr>
  </w:style>
  <w:style w:type="character" w:customStyle="1" w:styleId="TAMainTextZchn">
    <w:name w:val="TA_Main_Text Zchn"/>
    <w:basedOn w:val="DefaultParagraphFont"/>
    <w:link w:val="TAMainText"/>
    <w:rsid w:val="00CC0451"/>
    <w:rPr>
      <w:rFonts w:eastAsia="Times New Roman" w:cstheme="minorHAnsi"/>
      <w:color w:val="000000" w:themeColor="text1"/>
      <w:kern w:val="21"/>
      <w:sz w:val="24"/>
      <w:szCs w:val="24"/>
      <w:lang w:val="en-US"/>
    </w:rPr>
  </w:style>
  <w:style w:type="character" w:styleId="Hyperlink">
    <w:name w:val="Hyperlink"/>
    <w:rsid w:val="008271F8"/>
    <w:rPr>
      <w:color w:val="0000FF"/>
      <w:u w:val="single"/>
    </w:rPr>
  </w:style>
  <w:style w:type="paragraph" w:customStyle="1" w:styleId="CitaviBibliographyEntry">
    <w:name w:val="Citavi Bibliography Entry"/>
    <w:basedOn w:val="Normal"/>
    <w:link w:val="CitaviBibliographyEntryZchn"/>
    <w:rsid w:val="008271F8"/>
    <w:pPr>
      <w:spacing w:after="0" w:line="240" w:lineRule="auto"/>
      <w:ind w:firstLine="57"/>
      <w:jc w:val="both"/>
    </w:pPr>
    <w:rPr>
      <w:rFonts w:ascii="Arno Pro" w:eastAsia="Times New Roman" w:hAnsi="Arno Pro" w:cs="Times New Roman"/>
      <w:color w:val="000000" w:themeColor="text1"/>
      <w:kern w:val="19"/>
      <w:sz w:val="17"/>
      <w:szCs w:val="14"/>
      <w:lang w:val="en-US"/>
    </w:rPr>
  </w:style>
  <w:style w:type="character" w:customStyle="1" w:styleId="CitaviBibliographyEntryZchn">
    <w:name w:val="Citavi Bibliography Entry Zchn"/>
    <w:basedOn w:val="TAMainTextZchn"/>
    <w:link w:val="CitaviBibliographyEntry"/>
    <w:rsid w:val="008271F8"/>
    <w:rPr>
      <w:rFonts w:ascii="Arno Pro" w:eastAsia="Times New Roman" w:hAnsi="Arno Pro" w:cs="Times New Roman"/>
      <w:color w:val="000000" w:themeColor="text1"/>
      <w:kern w:val="19"/>
      <w:sz w:val="17"/>
      <w:szCs w:val="14"/>
      <w:lang w:val="en-US"/>
    </w:rPr>
  </w:style>
  <w:style w:type="character" w:customStyle="1" w:styleId="issue-itemjour-name">
    <w:name w:val="issue-item_jour-name"/>
    <w:basedOn w:val="DefaultParagraphFont"/>
    <w:rsid w:val="00FE4933"/>
  </w:style>
  <w:style w:type="character" w:customStyle="1" w:styleId="cit-sperator">
    <w:name w:val="cit-sperator"/>
    <w:basedOn w:val="DefaultParagraphFont"/>
    <w:rsid w:val="00FE4933"/>
  </w:style>
  <w:style w:type="character" w:customStyle="1" w:styleId="issue-itemyear">
    <w:name w:val="issue-item_year"/>
    <w:basedOn w:val="DefaultParagraphFont"/>
    <w:rsid w:val="00FE4933"/>
  </w:style>
  <w:style w:type="character" w:customStyle="1" w:styleId="issue-itemvol-num">
    <w:name w:val="issue-item_vol-num"/>
    <w:basedOn w:val="DefaultParagraphFont"/>
    <w:rsid w:val="00FE4933"/>
  </w:style>
  <w:style w:type="character" w:customStyle="1" w:styleId="issue-itemissue-num">
    <w:name w:val="issue-item_issue-num"/>
    <w:basedOn w:val="DefaultParagraphFont"/>
    <w:rsid w:val="00FE4933"/>
  </w:style>
  <w:style w:type="character" w:customStyle="1" w:styleId="issue-itempage-range">
    <w:name w:val="issue-item_page-range"/>
    <w:basedOn w:val="DefaultParagraphFont"/>
    <w:rsid w:val="00FE4933"/>
  </w:style>
  <w:style w:type="character" w:styleId="Strong">
    <w:name w:val="Strong"/>
    <w:basedOn w:val="DefaultParagraphFont"/>
    <w:uiPriority w:val="22"/>
    <w:qFormat/>
    <w:locked/>
    <w:rsid w:val="00EC0A8F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microsoft.com/office/2007/relationships/hdphoto" Target="media/hdphoto1.wdp"/><Relationship Id="rId12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microsoft.com/office/2007/relationships/hdphoto" Target="media/hdphoto3.wdp"/><Relationship Id="rId5" Type="http://schemas.openxmlformats.org/officeDocument/2006/relationships/endnotes" Target="endnotes.xml"/><Relationship Id="rId10" Type="http://schemas.openxmlformats.org/officeDocument/2006/relationships/image" Target="media/image3.png"/><Relationship Id="rId4" Type="http://schemas.openxmlformats.org/officeDocument/2006/relationships/footnotes" Target="footnotes.xml"/><Relationship Id="rId9" Type="http://schemas.microsoft.com/office/2007/relationships/hdphoto" Target="media/hdphoto2.wdp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48</Words>
  <Characters>5977</Characters>
  <Application>Microsoft Office Word</Application>
  <DocSecurity>0</DocSecurity>
  <Lines>49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ytuł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70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Shyju Ibrahimkutty</cp:lastModifiedBy>
  <cp:revision>4</cp:revision>
  <cp:lastPrinted>2018-03-15T18:20:00Z</cp:lastPrinted>
  <dcterms:created xsi:type="dcterms:W3CDTF">2022-02-10T10:45:00Z</dcterms:created>
  <dcterms:modified xsi:type="dcterms:W3CDTF">2022-02-10T10:47:00Z</dcterms:modified>
</cp:coreProperties>
</file>